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B845B1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B845B1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B845B1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B845B1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B845B1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B845B1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2</w:t>
      </w:r>
      <w:r w:rsidR="00B845B1">
        <w:rPr>
          <w:color w:val="1F497D" w:themeColor="text2"/>
        </w:rPr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B845B1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B845B1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3</w:t>
      </w:r>
      <w:r w:rsidR="00B845B1">
        <w:rPr>
          <w:color w:val="1F497D" w:themeColor="text2"/>
        </w:rPr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B845B1" w:rsidRPr="000337E2">
        <w:rPr>
          <w:lang w:val="nb-NO"/>
        </w:rPr>
        <w:fldChar w:fldCharType="begin"/>
      </w:r>
      <w:r w:rsidR="00FA0933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B845B1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B845B1" w:rsidRPr="000337E2">
        <w:rPr>
          <w:lang w:val="nb-NO"/>
        </w:rPr>
        <w:fldChar w:fldCharType="end"/>
      </w:r>
      <w:r w:rsidR="00FA0933" w:rsidRPr="00FA0933"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fldChar w:fldCharType="begin"/>
      </w:r>
      <w:r w:rsidR="00FA0933">
        <w:rPr>
          <w:color w:val="1F497D" w:themeColor="text2"/>
        </w:rPr>
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</w:r>
      <w:r w:rsidR="00FA0933">
        <w:rPr>
          <w:color w:val="1F497D" w:themeColor="text2"/>
        </w:rPr>
        <w:fldChar w:fldCharType="separate"/>
      </w:r>
      <w:r w:rsidR="00FA0933" w:rsidRPr="00FA0933">
        <w:rPr>
          <w:noProof/>
          <w:color w:val="1F497D" w:themeColor="text2"/>
          <w:vertAlign w:val="superscript"/>
        </w:rPr>
        <w:t>5</w:t>
      </w:r>
      <w:r w:rsidR="00FA0933">
        <w:rPr>
          <w:color w:val="1F497D" w:themeColor="text2"/>
        </w:rPr>
        <w:fldChar w:fldCharType="end"/>
      </w:r>
      <w:r w:rsidR="000337E2" w:rsidRPr="000337E2">
        <w:rPr>
          <w:color w:val="1F497D" w:themeColor="text2"/>
        </w:rPr>
        <w:t xml:space="preserve">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B845B1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B845B1">
          <w:rPr>
            <w:b/>
          </w:rPr>
          <w:fldChar w:fldCharType="separate"/>
        </w:r>
        <w:r w:rsidR="00FA0933" w:rsidRPr="00FA0933">
          <w:rPr>
            <w:b/>
            <w:noProof/>
            <w:vertAlign w:val="superscript"/>
          </w:rPr>
          <w:t>6</w:t>
        </w:r>
        <w:r w:rsidR="00B845B1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B845B1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B845B1" w:rsidRPr="00770015">
          <w:fldChar w:fldCharType="separate"/>
        </w:r>
        <w:r w:rsidR="00FA0933" w:rsidRPr="00FA0933">
          <w:rPr>
            <w:noProof/>
            <w:vertAlign w:val="superscript"/>
          </w:rPr>
          <w:t>7</w:t>
        </w:r>
        <w:r w:rsidR="00B845B1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FA0933">
        <w:rPr>
          <w:color w:val="1F497D" w:themeColor="text2"/>
        </w:rPr>
        <w:t xml:space="preserve">, </w:t>
      </w:r>
      <w:r w:rsidR="00FA0933" w:rsidRPr="00FA0933">
        <w:rPr>
          <w:color w:val="1F497D" w:themeColor="text2"/>
        </w:rPr>
        <w:t>Comet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FA0933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22804" cy="3472926"/>
            <wp:effectExtent l="0" t="19050" r="82446" b="5132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6417" cy="34762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FA0933">
        <w:rPr>
          <w:color w:val="1F497D" w:themeColor="text2"/>
          <w:lang w:val="en-GB"/>
        </w:rPr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 w:rsidRPr="00FA0933">
        <w:rPr>
          <w:lang w:val="en-GB"/>
        </w:rPr>
        <w:t>installed</w:t>
      </w:r>
      <w:r w:rsidR="0049599C" w:rsidRPr="00FA0933">
        <w:rPr>
          <w:lang w:val="en-GB"/>
        </w:rPr>
        <w:t xml:space="preserve"> </w:t>
      </w:r>
      <w:r w:rsidR="00FA0933" w:rsidRPr="00FA0933">
        <w:rPr>
          <w:lang w:val="en-GB"/>
        </w:rPr>
        <w:t>all the six</w:t>
      </w:r>
      <w:r w:rsidR="003C61AA">
        <w:rPr>
          <w:lang w:val="en-GB"/>
        </w:rPr>
        <w:t xml:space="preserve"> </w:t>
      </w:r>
      <w:r w:rsidR="00FA0933">
        <w:rPr>
          <w:lang w:val="en-GB"/>
        </w:rPr>
        <w:t xml:space="preserve">search engines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B845B1" w:rsidP="00951C83">
      <w:pPr>
        <w:jc w:val="both"/>
        <w:rPr>
          <w:i/>
          <w:lang w:val="en-GB"/>
        </w:rPr>
      </w:pPr>
      <w:r w:rsidRPr="00B845B1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="001F6289">
        <w:rPr>
          <w:lang w:val="en-GB"/>
        </w:rPr>
        <w:t xml:space="preserve"> (containing all reviewed human protein sequences plus </w:t>
      </w:r>
      <w:proofErr w:type="spellStart"/>
      <w:r w:rsidR="001F6289">
        <w:rPr>
          <w:lang w:val="en-GB"/>
        </w:rPr>
        <w:t>trypsin</w:t>
      </w:r>
      <w:proofErr w:type="spellEnd"/>
      <w:r w:rsidR="001F6289"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592FCA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B845B1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 style="mso-next-textbox:#_x0000_s1078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B845B1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B845B1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 xml:space="preserve">all </w:t>
      </w:r>
      <w:r w:rsidR="00FA28AA">
        <w:rPr>
          <w:lang w:val="en-GB"/>
        </w:rPr>
        <w:t xml:space="preserve">five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FA28AA">
        <w:rPr>
          <w:color w:val="1F497D" w:themeColor="text2"/>
          <w:lang w:val="en-GB"/>
        </w:rPr>
        <w:t>MyriMatch</w:t>
      </w:r>
      <w:proofErr w:type="spellEnd"/>
      <w:r w:rsidR="00FA28AA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FA28AA">
        <w:rPr>
          <w:color w:val="1F497D" w:themeColor="text2"/>
          <w:lang w:val="en-GB"/>
        </w:rPr>
        <w:t>, MS-GF+</w:t>
      </w:r>
      <w:r w:rsidR="001A3E2C" w:rsidRPr="001A3E2C">
        <w:rPr>
          <w:lang w:val="en-GB"/>
        </w:rPr>
        <w:t>,</w:t>
      </w:r>
      <w:r w:rsidR="001A3E2C">
        <w:rPr>
          <w:color w:val="1F497D" w:themeColor="text2"/>
          <w:lang w:val="en-GB"/>
        </w:rPr>
        <w:t xml:space="preserve"> Comet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,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162F70" w:rsidRPr="00162F70">
        <w:rPr>
          <w:color w:val="1F497D" w:themeColor="text2"/>
          <w:lang w:val="en-GB"/>
        </w:rPr>
        <w:t>MS-GF+</w:t>
      </w:r>
      <w:r w:rsidR="001A3E2C" w:rsidRPr="001A3E2C">
        <w:rPr>
          <w:lang w:val="en-GB"/>
        </w:rPr>
        <w:t>,</w:t>
      </w:r>
      <w:r w:rsidR="001A3E2C">
        <w:rPr>
          <w:color w:val="1F497D" w:themeColor="text2"/>
          <w:lang w:val="en-GB"/>
        </w:rPr>
        <w:t xml:space="preserve"> Comet</w:t>
      </w:r>
      <w:r w:rsidR="00162F70">
        <w:rPr>
          <w:lang w:val="en-GB"/>
        </w:rPr>
        <w:t xml:space="preserve"> </w:t>
      </w:r>
      <w:r w:rsidR="000337E2">
        <w:rPr>
          <w:lang w:val="en-GB"/>
        </w:rPr>
        <w:t xml:space="preserve">and </w:t>
      </w:r>
      <w:r w:rsidR="000337E2" w:rsidRPr="000337E2">
        <w:rPr>
          <w:color w:val="1F497D" w:themeColor="text2"/>
          <w:lang w:val="en-GB"/>
        </w:rPr>
        <w:t>MS Amanda</w:t>
      </w:r>
      <w:r w:rsidR="000337E2">
        <w:rPr>
          <w:lang w:val="en-GB"/>
        </w:rPr>
        <w:t xml:space="preserve"> </w:t>
      </w:r>
      <w:r w:rsidR="00162F70">
        <w:rPr>
          <w:lang w:val="en-GB"/>
        </w:rPr>
        <w:t>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1A3E2C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270.3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drawing>
          <wp:inline distT="0" distB="0" distL="0" distR="0">
            <wp:extent cx="3428429" cy="3116390"/>
            <wp:effectExtent l="0" t="19050" r="76771" b="64960"/>
            <wp:docPr id="9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8429" cy="31163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B845B1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80.7pt;width:443.4pt;height:73.85pt;z-index:251666432;mso-position-horizontal-relative:margin" fillcolor="#ffc">
            <v:textbox style="mso-next-textbox:#_x0000_s1085"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FA0933" w:rsidRPr="00FA0933" w:rsidRDefault="00B845B1" w:rsidP="00FA0933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FA0933" w:rsidRPr="00FA0933">
        <w:rPr>
          <w:noProof/>
        </w:rPr>
        <w:t>1.</w:t>
      </w:r>
      <w:r w:rsidR="00FA0933" w:rsidRPr="00FA0933">
        <w:rPr>
          <w:noProof/>
        </w:rPr>
        <w:tab/>
        <w:t xml:space="preserve">Craig, R. &amp; Beavis, R.C. TANDEM: matching proteins with tandem mass spectra. </w:t>
      </w:r>
      <w:r w:rsidR="00FA0933" w:rsidRPr="00FA0933">
        <w:rPr>
          <w:i/>
          <w:noProof/>
        </w:rPr>
        <w:t>Bioinformatics</w:t>
      </w:r>
      <w:r w:rsidR="00FA0933" w:rsidRPr="00FA0933">
        <w:rPr>
          <w:noProof/>
        </w:rPr>
        <w:t xml:space="preserve"> </w:t>
      </w:r>
      <w:r w:rsidR="00FA0933" w:rsidRPr="00FA0933">
        <w:rPr>
          <w:b/>
          <w:noProof/>
        </w:rPr>
        <w:t>20</w:t>
      </w:r>
      <w:r w:rsidR="00FA0933" w:rsidRPr="00FA0933">
        <w:rPr>
          <w:noProof/>
        </w:rPr>
        <w:t>, 1466-1467 (200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2.</w:t>
      </w:r>
      <w:r w:rsidRPr="00FA0933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6</w:t>
      </w:r>
      <w:r w:rsidRPr="00FA0933">
        <w:rPr>
          <w:noProof/>
        </w:rPr>
        <w:t>, 654-661 (2007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3.</w:t>
      </w:r>
      <w:r w:rsidRPr="00FA0933">
        <w:rPr>
          <w:noProof/>
        </w:rPr>
        <w:tab/>
        <w:t xml:space="preserve">Dorfer, V. et al. MS Amanda, a Universal Identification Algorithm Optimized for High Accuracy Tandem Mass Spectra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(201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4.</w:t>
      </w:r>
      <w:r w:rsidRPr="00FA0933">
        <w:rPr>
          <w:noProof/>
        </w:rPr>
        <w:tab/>
        <w:t>Kim, S. MS-GF+: https://bix-lab.ucsd.edu/pages/viewpage.action?pageId=13533355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5.</w:t>
      </w:r>
      <w:r w:rsidRPr="00FA0933">
        <w:rPr>
          <w:noProof/>
        </w:rPr>
        <w:tab/>
        <w:t xml:space="preserve">Eng, J.K., Jahan, T.A. &amp; Hoopmann, M.R. Comet: an open-source MS/MS sequence database search tool. </w:t>
      </w:r>
      <w:r w:rsidRPr="00FA0933">
        <w:rPr>
          <w:i/>
          <w:noProof/>
        </w:rPr>
        <w:t>Proteomic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13</w:t>
      </w:r>
      <w:r w:rsidRPr="00FA0933">
        <w:rPr>
          <w:noProof/>
        </w:rPr>
        <w:t>, 22-24 (2013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6.</w:t>
      </w:r>
      <w:r w:rsidRPr="00FA0933">
        <w:rPr>
          <w:noProof/>
        </w:rPr>
        <w:tab/>
        <w:t xml:space="preserve">Geer, L.Y. et al. Open mass spectrometry search algorithm. </w:t>
      </w:r>
      <w:r w:rsidRPr="00FA0933">
        <w:rPr>
          <w:i/>
          <w:noProof/>
        </w:rPr>
        <w:t>J Proteome Re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3</w:t>
      </w:r>
      <w:r w:rsidRPr="00FA0933">
        <w:rPr>
          <w:noProof/>
        </w:rPr>
        <w:t>, 958-964 (2004).</w:t>
      </w:r>
    </w:p>
    <w:p w:rsidR="00FA0933" w:rsidRPr="00FA0933" w:rsidRDefault="00FA0933" w:rsidP="00FA0933">
      <w:pPr>
        <w:spacing w:after="0" w:line="240" w:lineRule="auto"/>
        <w:ind w:left="720" w:hanging="720"/>
        <w:rPr>
          <w:noProof/>
        </w:rPr>
      </w:pPr>
      <w:r w:rsidRPr="00FA0933">
        <w:rPr>
          <w:noProof/>
        </w:rPr>
        <w:t>7.</w:t>
      </w:r>
      <w:r w:rsidRPr="00FA0933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FA0933">
        <w:rPr>
          <w:i/>
          <w:noProof/>
        </w:rPr>
        <w:t>Proteomics</w:t>
      </w:r>
      <w:r w:rsidRPr="00FA0933">
        <w:rPr>
          <w:noProof/>
        </w:rPr>
        <w:t xml:space="preserve"> </w:t>
      </w:r>
      <w:r w:rsidRPr="00FA0933">
        <w:rPr>
          <w:b/>
          <w:noProof/>
        </w:rPr>
        <w:t>11</w:t>
      </w:r>
      <w:r w:rsidRPr="00FA0933">
        <w:rPr>
          <w:noProof/>
        </w:rPr>
        <w:t>, 996-999 (2011).</w:t>
      </w:r>
    </w:p>
    <w:p w:rsidR="00FA0933" w:rsidRDefault="00FA0933" w:rsidP="00FA0933">
      <w:pPr>
        <w:spacing w:after="0" w:line="240" w:lineRule="auto"/>
        <w:ind w:left="720" w:hanging="720"/>
        <w:rPr>
          <w:noProof/>
        </w:rPr>
      </w:pPr>
    </w:p>
    <w:p w:rsidR="002C4A56" w:rsidRPr="00072926" w:rsidRDefault="00B845B1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B14E4" w:rsidRDefault="004B14E4" w:rsidP="00C22471">
      <w:pPr>
        <w:spacing w:after="0" w:line="240" w:lineRule="auto"/>
      </w:pPr>
      <w:r>
        <w:separator/>
      </w:r>
    </w:p>
  </w:endnote>
  <w:endnote w:type="continuationSeparator" w:id="0">
    <w:p w:rsidR="004B14E4" w:rsidRDefault="004B14E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B845B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845B1" w:rsidRPr="00EE5E45">
      <w:rPr>
        <w:b/>
      </w:rPr>
      <w:fldChar w:fldCharType="separate"/>
    </w:r>
    <w:r w:rsidR="001A3E2C">
      <w:rPr>
        <w:b/>
        <w:noProof/>
      </w:rPr>
      <w:t>8</w:t>
    </w:r>
    <w:r w:rsidR="00B845B1" w:rsidRPr="00EE5E45">
      <w:rPr>
        <w:b/>
      </w:rPr>
      <w:fldChar w:fldCharType="end"/>
    </w:r>
    <w:r w:rsidRPr="00EE5E45">
      <w:t xml:space="preserve"> of </w:t>
    </w:r>
    <w:r w:rsidR="00B845B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845B1" w:rsidRPr="00EE5E45">
      <w:rPr>
        <w:b/>
      </w:rPr>
      <w:fldChar w:fldCharType="separate"/>
    </w:r>
    <w:r w:rsidR="001A3E2C">
      <w:rPr>
        <w:b/>
        <w:noProof/>
      </w:rPr>
      <w:t>10</w:t>
    </w:r>
    <w:r w:rsidR="00B845B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B14E4" w:rsidRDefault="004B14E4" w:rsidP="00C22471">
      <w:pPr>
        <w:spacing w:after="0" w:line="240" w:lineRule="auto"/>
      </w:pPr>
      <w:r>
        <w:separator/>
      </w:r>
    </w:p>
  </w:footnote>
  <w:footnote w:type="continuationSeparator" w:id="0">
    <w:p w:rsidR="004B14E4" w:rsidRDefault="004B14E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A3E2C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6289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4E4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2FC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5B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0933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>
      <o:colormru v:ext="edit" colors="#ffc"/>
    </o:shapedefaults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EF9501B-2113-4A64-BF36-E6C3E325BD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5</TotalTime>
  <Pages>10</Pages>
  <Words>2894</Words>
  <Characters>15342</Characters>
  <Application>Microsoft Office Word</Application>
  <DocSecurity>0</DocSecurity>
  <Lines>127</Lines>
  <Paragraphs>3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820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09</cp:revision>
  <cp:lastPrinted>2014-04-01T11:33:00Z</cp:lastPrinted>
  <dcterms:created xsi:type="dcterms:W3CDTF">2011-09-01T10:00:00Z</dcterms:created>
  <dcterms:modified xsi:type="dcterms:W3CDTF">2014-09-29T12:30:00Z</dcterms:modified>
</cp:coreProperties>
</file>